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FF096" w14:textId="13E19395" w:rsidR="00DF40AB" w:rsidRPr="00C13337" w:rsidRDefault="00DF40AB" w:rsidP="00DF40AB">
      <w:pPr>
        <w:pStyle w:val="berschriftfett"/>
        <w:pageBreakBefore/>
        <w:rPr>
          <w:strike/>
        </w:rPr>
      </w:pPr>
      <w:bookmarkStart w:id="0" w:name="_Ref499626263"/>
      <w:bookmarkStart w:id="1" w:name="_Toc499289463"/>
      <w:bookmarkStart w:id="2" w:name="_Toc499290059"/>
      <w:bookmarkStart w:id="3" w:name="_Toc499296795"/>
      <w:bookmarkStart w:id="4" w:name="_Toc499567231"/>
      <w:bookmarkStart w:id="5" w:name="_Toc499653775"/>
      <w:bookmarkStart w:id="6" w:name="_Toc499653808"/>
      <w:bookmarkStart w:id="7" w:name="_Toc501368665"/>
      <w:bookmarkStart w:id="8" w:name="_Toc501377651"/>
      <w:bookmarkStart w:id="9" w:name="_Toc501637026"/>
      <w:bookmarkStart w:id="10" w:name="_Toc501637067"/>
      <w:bookmarkStart w:id="11" w:name="_Toc501637149"/>
      <w:bookmarkStart w:id="12" w:name="_Toc501701866"/>
      <w:bookmarkStart w:id="13" w:name="_Toc501702972"/>
      <w:bookmarkStart w:id="14" w:name="_Toc501703013"/>
      <w:bookmarkStart w:id="15" w:name="_Toc501703095"/>
      <w:bookmarkStart w:id="16" w:name="_Toc503960317"/>
      <w:bookmarkStart w:id="17" w:name="_Toc503968266"/>
      <w:bookmarkStart w:id="18" w:name="_Toc501702923"/>
      <w:bookmarkStart w:id="19" w:name="_Toc504139428"/>
      <w:bookmarkStart w:id="20" w:name="_Toc505282989"/>
      <w:bookmarkStart w:id="21" w:name="_Toc505283033"/>
      <w:bookmarkStart w:id="22" w:name="_Toc505283072"/>
      <w:bookmarkStart w:id="23" w:name="_Toc505283150"/>
      <w:bookmarkStart w:id="24" w:name="_Toc505343749"/>
      <w:bookmarkStart w:id="25" w:name="_Toc505343788"/>
      <w:bookmarkStart w:id="26" w:name="_Toc505343866"/>
      <w:bookmarkStart w:id="27" w:name="_Toc505351115"/>
      <w:bookmarkStart w:id="28" w:name="_Toc507065934"/>
      <w:bookmarkStart w:id="29" w:name="_Toc507065979"/>
      <w:bookmarkStart w:id="30" w:name="_Toc507066019"/>
      <w:bookmarkStart w:id="31" w:name="_Toc507066059"/>
      <w:bookmarkStart w:id="32" w:name="_Toc507066099"/>
      <w:bookmarkStart w:id="33" w:name="_Ref501030088"/>
      <w:r w:rsidRPr="00C13337">
        <w:t xml:space="preserve">Tool </w:t>
      </w:r>
      <w:r w:rsidR="004E1E47">
        <w:t>27</w:t>
      </w:r>
      <w:bookmarkEnd w:id="0"/>
      <w:r w:rsidRPr="00C13337">
        <w:t xml:space="preserve">: </w:t>
      </w:r>
      <w:hyperlink w:anchor="Tool26_27" w:history="1">
        <w:r w:rsidRPr="00C13337">
          <w:t>Checklist: Milestones to project partner agreemen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hyperlink>
      <w:bookmarkEnd w:id="33"/>
      <w:r w:rsidRPr="00C13337">
        <w:rPr>
          <w:strike/>
        </w:rPr>
        <w:t xml:space="preserve"> </w:t>
      </w:r>
    </w:p>
    <w:p w14:paraId="3F0D8AB3" w14:textId="60F25A6F" w:rsidR="00DF40AB" w:rsidRPr="00C13337" w:rsidRDefault="00DF40AB" w:rsidP="00DF40AB">
      <w:r w:rsidRPr="00C13337">
        <w:rPr>
          <w:lang w:eastAsia="en-GB" w:bidi="ar-SA"/>
        </w:rPr>
        <w:t xml:space="preserve">Once the project idea has been detailed and the project content has been developed, the next steps are to develop working agreements among project partners and, in the case of external funding (e.g. </w:t>
      </w:r>
      <w:hyperlink r:id="rId8" w:history="1">
        <w:proofErr w:type="spellStart"/>
        <w:r w:rsidRPr="00C13337">
          <w:rPr>
            <w:rStyle w:val="Hyperlink"/>
            <w:color w:val="002791"/>
          </w:rPr>
          <w:t>Interreg</w:t>
        </w:r>
        <w:proofErr w:type="spellEnd"/>
      </w:hyperlink>
      <w:r w:rsidRPr="00C13337">
        <w:rPr>
          <w:rStyle w:val="Hyperlink"/>
          <w:color w:val="002791"/>
        </w:rPr>
        <w:t xml:space="preserve">, </w:t>
      </w:r>
      <w:r w:rsidRPr="00C13337">
        <w:t>or European Structural and Investment Funds</w:t>
      </w:r>
      <w:r>
        <w:t>, i.e.</w:t>
      </w:r>
      <w:r w:rsidRPr="00C13337">
        <w:t xml:space="preserve"> </w:t>
      </w:r>
      <w:hyperlink r:id="rId9" w:history="1">
        <w:r w:rsidRPr="00C13337">
          <w:rPr>
            <w:rStyle w:val="Hyperlink"/>
            <w:color w:val="002791"/>
          </w:rPr>
          <w:t>ESF</w:t>
        </w:r>
      </w:hyperlink>
      <w:r w:rsidRPr="00C13337">
        <w:t xml:space="preserve"> or </w:t>
      </w:r>
      <w:hyperlink r:id="rId10" w:history="1">
        <w:r w:rsidRPr="00C13337">
          <w:rPr>
            <w:rStyle w:val="Hyperlink"/>
            <w:color w:val="002791"/>
          </w:rPr>
          <w:t>ERDF</w:t>
        </w:r>
      </w:hyperlink>
      <w:r w:rsidRPr="00C13337">
        <w:rPr>
          <w:rStyle w:val="Hyperlink"/>
          <w:color w:val="002791"/>
        </w:rPr>
        <w:t>;</w:t>
      </w:r>
      <w:r w:rsidRPr="00C13337">
        <w:rPr>
          <w:rStyle w:val="Hyperlink"/>
          <w:color w:val="auto"/>
        </w:rPr>
        <w:t xml:space="preserve"> </w:t>
      </w:r>
      <w:r w:rsidRPr="00C13337">
        <w:t>see</w:t>
      </w:r>
      <w:r w:rsidR="004E1E47">
        <w:t xml:space="preserve"> </w:t>
      </w:r>
      <w:r w:rsidR="004E1E47" w:rsidRPr="004E1E47">
        <w:rPr>
          <w:color w:val="002395"/>
          <w:u w:val="single"/>
        </w:rPr>
        <w:t>Tool 9:</w:t>
      </w:r>
      <w:r w:rsidR="004E1E47" w:rsidRPr="004E1E47">
        <w:rPr>
          <w:color w:val="002395"/>
        </w:rPr>
        <w:t xml:space="preserve"> Checklist: How to fund</w:t>
      </w:r>
      <w:bookmarkStart w:id="34" w:name="_GoBack"/>
      <w:bookmarkEnd w:id="34"/>
      <w:r w:rsidR="004E1E47" w:rsidRPr="004E1E47">
        <w:rPr>
          <w:color w:val="002395"/>
        </w:rPr>
        <w:t xml:space="preserve"> the cross-border care project</w:t>
      </w:r>
      <w:r w:rsidRPr="00C13337">
        <w:t xml:space="preserve">), </w:t>
      </w:r>
      <w:r w:rsidRPr="00C13337">
        <w:rPr>
          <w:lang w:eastAsia="en-GB" w:bidi="ar-SA"/>
        </w:rPr>
        <w:t>to follow the programme-specific rules to develop a suitable partnership agreement.</w:t>
      </w:r>
    </w:p>
    <w:p w14:paraId="058ED790" w14:textId="77777777" w:rsidR="00DF40AB" w:rsidRPr="00C13337" w:rsidRDefault="00DF40AB" w:rsidP="00DF40AB">
      <w:pPr>
        <w:rPr>
          <w:lang w:eastAsia="en-GB" w:bidi="ar-SA"/>
        </w:rPr>
      </w:pPr>
      <w:r w:rsidRPr="00C13337">
        <w:rPr>
          <w:lang w:eastAsia="en-GB" w:bidi="ar-SA"/>
        </w:rPr>
        <w:t xml:space="preserve">The checklist provides </w:t>
      </w:r>
      <w:r w:rsidRPr="00C13337">
        <w:t>five steps to follow before drafting the project partnership agreement</w:t>
      </w:r>
      <w:r w:rsidRPr="00C13337">
        <w:rPr>
          <w:lang w:eastAsia="en-GB" w:bidi="ar-SA"/>
        </w:rPr>
        <w:t>. It is not exhaustive, but reflects on some questions that should be clarified before drafting the project partnership agreement.</w:t>
      </w:r>
    </w:p>
    <w:p w14:paraId="53F05D51" w14:textId="77777777" w:rsidR="00DF40AB" w:rsidRPr="00C13337" w:rsidRDefault="00DF40AB" w:rsidP="00DF40AB">
      <w:pPr>
        <w:pStyle w:val="Abbildung-Tabelle"/>
        <w:jc w:val="both"/>
      </w:pPr>
      <w:r w:rsidRPr="00C13337">
        <w:t xml:space="preserve">Please go through the list and </w:t>
      </w:r>
      <w:r>
        <w:t>put a cross</w:t>
      </w:r>
      <w:r w:rsidRPr="00C13337">
        <w:t xml:space="preserve"> in the relevant field (‘yes’, ‘no’) if you have considered the topic. Comments (e.g. reasons for non-considerat</w:t>
      </w:r>
      <w:r>
        <w:t>ion) can be entered separately.</w:t>
      </w:r>
    </w:p>
    <w:tbl>
      <w:tblPr>
        <w:tblStyle w:val="Tabellenraste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199"/>
        <w:gridCol w:w="545"/>
        <w:gridCol w:w="475"/>
        <w:gridCol w:w="2842"/>
      </w:tblGrid>
      <w:tr w:rsidR="00DF40AB" w:rsidRPr="00C13337" w14:paraId="65998DB6" w14:textId="77777777" w:rsidTr="00326265">
        <w:tc>
          <w:tcPr>
            <w:tcW w:w="2869" w:type="pct"/>
            <w:shd w:val="clear" w:color="auto" w:fill="002395"/>
          </w:tcPr>
          <w:p w14:paraId="4738DA7F" w14:textId="77777777" w:rsidR="00DF40AB" w:rsidRPr="00C13337" w:rsidRDefault="00DF40AB" w:rsidP="00326265">
            <w:pPr>
              <w:pStyle w:val="Tabellenkopf"/>
              <w:rPr>
                <w:sz w:val="18"/>
              </w:rPr>
            </w:pPr>
            <w:r w:rsidRPr="00C13337">
              <w:rPr>
                <w:sz w:val="18"/>
              </w:rPr>
              <w:t>Topic</w:t>
            </w:r>
          </w:p>
        </w:tc>
        <w:tc>
          <w:tcPr>
            <w:tcW w:w="301" w:type="pct"/>
            <w:shd w:val="clear" w:color="auto" w:fill="002395"/>
          </w:tcPr>
          <w:p w14:paraId="6B230D74" w14:textId="77777777" w:rsidR="00DF40AB" w:rsidRPr="00C13337" w:rsidRDefault="00DF40AB" w:rsidP="00326265">
            <w:pPr>
              <w:pStyle w:val="Tabellenkopf"/>
              <w:rPr>
                <w:sz w:val="18"/>
              </w:rPr>
            </w:pPr>
            <w:r w:rsidRPr="00C13337">
              <w:rPr>
                <w:sz w:val="18"/>
              </w:rPr>
              <w:t>Yes</w:t>
            </w:r>
          </w:p>
        </w:tc>
        <w:tc>
          <w:tcPr>
            <w:tcW w:w="262" w:type="pct"/>
            <w:shd w:val="clear" w:color="auto" w:fill="002395"/>
          </w:tcPr>
          <w:p w14:paraId="3AC81ABF" w14:textId="77777777" w:rsidR="00DF40AB" w:rsidRPr="00C13337" w:rsidRDefault="00DF40AB" w:rsidP="00326265">
            <w:pPr>
              <w:pStyle w:val="Tabellenkopf"/>
              <w:rPr>
                <w:sz w:val="18"/>
              </w:rPr>
            </w:pPr>
            <w:r w:rsidRPr="00C13337">
              <w:rPr>
                <w:sz w:val="18"/>
              </w:rPr>
              <w:t>No</w:t>
            </w:r>
          </w:p>
        </w:tc>
        <w:tc>
          <w:tcPr>
            <w:tcW w:w="1568" w:type="pct"/>
            <w:shd w:val="clear" w:color="auto" w:fill="002395"/>
          </w:tcPr>
          <w:p w14:paraId="29B6D1C0" w14:textId="77777777" w:rsidR="00DF40AB" w:rsidRPr="00C13337" w:rsidRDefault="00DF40AB" w:rsidP="00326265">
            <w:pPr>
              <w:pStyle w:val="Tabellenkopf"/>
              <w:rPr>
                <w:sz w:val="18"/>
              </w:rPr>
            </w:pPr>
            <w:r w:rsidRPr="00C13337">
              <w:rPr>
                <w:sz w:val="18"/>
              </w:rPr>
              <w:t>Comments</w:t>
            </w:r>
          </w:p>
        </w:tc>
      </w:tr>
      <w:tr w:rsidR="00DF40AB" w:rsidRPr="00C13337" w14:paraId="4EE3446B" w14:textId="77777777" w:rsidTr="00326265">
        <w:tc>
          <w:tcPr>
            <w:tcW w:w="2869" w:type="pct"/>
            <w:shd w:val="clear" w:color="auto" w:fill="F2F2F2"/>
          </w:tcPr>
          <w:p w14:paraId="4EDE6C96" w14:textId="77777777" w:rsidR="00DF40AB" w:rsidRPr="00C13337" w:rsidRDefault="00DF40AB" w:rsidP="00DF40AB">
            <w:pPr>
              <w:pStyle w:val="Listennummer1"/>
              <w:numPr>
                <w:ilvl w:val="0"/>
                <w:numId w:val="21"/>
              </w:numPr>
              <w:rPr>
                <w:sz w:val="18"/>
                <w:szCs w:val="18"/>
              </w:rPr>
            </w:pPr>
            <w:r w:rsidRPr="00C13337">
              <w:rPr>
                <w:sz w:val="18"/>
                <w:szCs w:val="18"/>
              </w:rPr>
              <w:t>Clarification of:</w:t>
            </w:r>
          </w:p>
          <w:p w14:paraId="45F89ECB" w14:textId="77777777" w:rsidR="00DF40AB" w:rsidRPr="00C13337" w:rsidRDefault="00DF40AB" w:rsidP="00326265">
            <w:pPr>
              <w:pStyle w:val="Liste2"/>
              <w:rPr>
                <w:sz w:val="18"/>
                <w:szCs w:val="18"/>
              </w:rPr>
            </w:pPr>
            <w:r w:rsidRPr="00C13337">
              <w:rPr>
                <w:sz w:val="18"/>
                <w:szCs w:val="18"/>
              </w:rPr>
              <w:t>Who takes the lead (lead partner – LP)?</w:t>
            </w:r>
          </w:p>
          <w:p w14:paraId="6DF0A597" w14:textId="77777777" w:rsidR="00DF40AB" w:rsidRPr="00C13337" w:rsidRDefault="00DF40AB" w:rsidP="00326265">
            <w:pPr>
              <w:pStyle w:val="Liste2"/>
              <w:rPr>
                <w:sz w:val="18"/>
                <w:szCs w:val="18"/>
              </w:rPr>
            </w:pPr>
            <w:r w:rsidRPr="00C13337">
              <w:rPr>
                <w:sz w:val="18"/>
                <w:szCs w:val="18"/>
              </w:rPr>
              <w:t xml:space="preserve">Who is a project partner (PP)? </w:t>
            </w:r>
          </w:p>
        </w:tc>
        <w:tc>
          <w:tcPr>
            <w:tcW w:w="301" w:type="pct"/>
            <w:shd w:val="clear" w:color="auto" w:fill="F2F2F2"/>
          </w:tcPr>
          <w:p w14:paraId="440D7583" w14:textId="77777777" w:rsidR="00DF40AB" w:rsidRPr="00C13337" w:rsidRDefault="00DF40AB" w:rsidP="00326265">
            <w:pPr>
              <w:pStyle w:val="Tabellentext"/>
              <w:rPr>
                <w:sz w:val="18"/>
              </w:rPr>
            </w:pPr>
          </w:p>
        </w:tc>
        <w:tc>
          <w:tcPr>
            <w:tcW w:w="262" w:type="pct"/>
            <w:shd w:val="clear" w:color="auto" w:fill="F2F2F2"/>
          </w:tcPr>
          <w:p w14:paraId="5361EC8B" w14:textId="77777777" w:rsidR="00DF40AB" w:rsidRPr="00C13337" w:rsidRDefault="00DF40AB" w:rsidP="00326265">
            <w:pPr>
              <w:pStyle w:val="Tabellentext"/>
              <w:rPr>
                <w:sz w:val="18"/>
              </w:rPr>
            </w:pPr>
          </w:p>
        </w:tc>
        <w:tc>
          <w:tcPr>
            <w:tcW w:w="1568" w:type="pct"/>
            <w:shd w:val="clear" w:color="auto" w:fill="F2F2F2"/>
          </w:tcPr>
          <w:p w14:paraId="6EBC750C" w14:textId="77777777" w:rsidR="00DF40AB" w:rsidRPr="00C13337" w:rsidRDefault="00DF40AB" w:rsidP="00326265">
            <w:pPr>
              <w:pStyle w:val="Tabellentext"/>
              <w:rPr>
                <w:sz w:val="18"/>
              </w:rPr>
            </w:pPr>
          </w:p>
        </w:tc>
      </w:tr>
      <w:tr w:rsidR="00DF40AB" w:rsidRPr="00C13337" w14:paraId="70E2D5FA" w14:textId="77777777" w:rsidTr="00326265">
        <w:tc>
          <w:tcPr>
            <w:tcW w:w="2869" w:type="pct"/>
            <w:shd w:val="clear" w:color="auto" w:fill="F2F2F2"/>
          </w:tcPr>
          <w:p w14:paraId="7FC4AED5" w14:textId="77777777" w:rsidR="00DF40AB" w:rsidRPr="00C13337" w:rsidRDefault="00DF40AB" w:rsidP="00326265">
            <w:pPr>
              <w:pStyle w:val="Listennummer1"/>
              <w:rPr>
                <w:sz w:val="18"/>
                <w:szCs w:val="18"/>
              </w:rPr>
            </w:pPr>
            <w:r w:rsidRPr="00C13337">
              <w:rPr>
                <w:sz w:val="18"/>
                <w:szCs w:val="18"/>
              </w:rPr>
              <w:t xml:space="preserve">Inputs of all partners need to be determined. </w:t>
            </w:r>
          </w:p>
          <w:p w14:paraId="37742C26" w14:textId="77777777" w:rsidR="00DF40AB" w:rsidRPr="00C13337" w:rsidRDefault="00DF40AB" w:rsidP="00326265">
            <w:pPr>
              <w:pStyle w:val="Liste2"/>
              <w:rPr>
                <w:sz w:val="18"/>
                <w:szCs w:val="18"/>
              </w:rPr>
            </w:pPr>
            <w:r w:rsidRPr="00C13337">
              <w:rPr>
                <w:sz w:val="18"/>
                <w:szCs w:val="18"/>
              </w:rPr>
              <w:t>project plan with milestones, responsibilities</w:t>
            </w:r>
          </w:p>
          <w:p w14:paraId="7ECE7090" w14:textId="77777777" w:rsidR="00DF40AB" w:rsidRPr="00C13337" w:rsidRDefault="00DF40AB" w:rsidP="00326265">
            <w:pPr>
              <w:pStyle w:val="Liste2"/>
              <w:rPr>
                <w:sz w:val="18"/>
                <w:szCs w:val="18"/>
              </w:rPr>
            </w:pPr>
            <w:r w:rsidRPr="00C13337">
              <w:rPr>
                <w:sz w:val="18"/>
                <w:szCs w:val="18"/>
              </w:rPr>
              <w:t xml:space="preserve">approved outputs and activities </w:t>
            </w:r>
          </w:p>
          <w:p w14:paraId="50C13E72" w14:textId="77777777" w:rsidR="00DF40AB" w:rsidRPr="00C13337" w:rsidRDefault="00DF40AB" w:rsidP="00326265">
            <w:pPr>
              <w:pStyle w:val="Liste2"/>
              <w:rPr>
                <w:sz w:val="18"/>
                <w:szCs w:val="18"/>
              </w:rPr>
            </w:pPr>
            <w:r w:rsidRPr="00C13337">
              <w:rPr>
                <w:sz w:val="18"/>
                <w:szCs w:val="18"/>
              </w:rPr>
              <w:t>financial responsibilities etc.</w:t>
            </w:r>
          </w:p>
        </w:tc>
        <w:tc>
          <w:tcPr>
            <w:tcW w:w="301" w:type="pct"/>
            <w:shd w:val="clear" w:color="auto" w:fill="F2F2F2"/>
          </w:tcPr>
          <w:p w14:paraId="20857841" w14:textId="77777777" w:rsidR="00DF40AB" w:rsidRPr="00C13337" w:rsidRDefault="00DF40AB" w:rsidP="00326265">
            <w:pPr>
              <w:pStyle w:val="Tabellentext"/>
              <w:rPr>
                <w:sz w:val="18"/>
              </w:rPr>
            </w:pPr>
          </w:p>
        </w:tc>
        <w:tc>
          <w:tcPr>
            <w:tcW w:w="262" w:type="pct"/>
            <w:shd w:val="clear" w:color="auto" w:fill="F2F2F2"/>
          </w:tcPr>
          <w:p w14:paraId="3B630B1D" w14:textId="77777777" w:rsidR="00DF40AB" w:rsidRPr="00C13337" w:rsidRDefault="00DF40AB" w:rsidP="00326265">
            <w:pPr>
              <w:pStyle w:val="Tabellentext"/>
              <w:rPr>
                <w:sz w:val="18"/>
              </w:rPr>
            </w:pPr>
          </w:p>
        </w:tc>
        <w:tc>
          <w:tcPr>
            <w:tcW w:w="1568" w:type="pct"/>
            <w:shd w:val="clear" w:color="auto" w:fill="F2F2F2"/>
          </w:tcPr>
          <w:p w14:paraId="61AE2589" w14:textId="77777777" w:rsidR="00DF40AB" w:rsidRPr="00C13337" w:rsidRDefault="00DF40AB" w:rsidP="00326265">
            <w:pPr>
              <w:pStyle w:val="Tabellentext"/>
              <w:rPr>
                <w:sz w:val="18"/>
              </w:rPr>
            </w:pPr>
          </w:p>
        </w:tc>
      </w:tr>
      <w:tr w:rsidR="00DF40AB" w:rsidRPr="00C13337" w14:paraId="71575228" w14:textId="77777777" w:rsidTr="00326265">
        <w:tc>
          <w:tcPr>
            <w:tcW w:w="2869" w:type="pct"/>
            <w:shd w:val="clear" w:color="auto" w:fill="F2F2F2"/>
          </w:tcPr>
          <w:p w14:paraId="4937D686" w14:textId="77777777" w:rsidR="00DF40AB" w:rsidRPr="00C13337" w:rsidRDefault="00DF40AB" w:rsidP="00326265">
            <w:pPr>
              <w:pStyle w:val="Listennummer1"/>
              <w:rPr>
                <w:sz w:val="18"/>
                <w:szCs w:val="18"/>
              </w:rPr>
            </w:pPr>
            <w:r w:rsidRPr="00C13337">
              <w:rPr>
                <w:sz w:val="18"/>
                <w:szCs w:val="18"/>
              </w:rPr>
              <w:t xml:space="preserve">All expenditures for the project need to be approved and validated (project controlling, external controlling). </w:t>
            </w:r>
          </w:p>
        </w:tc>
        <w:tc>
          <w:tcPr>
            <w:tcW w:w="301" w:type="pct"/>
            <w:shd w:val="clear" w:color="auto" w:fill="F2F2F2"/>
          </w:tcPr>
          <w:p w14:paraId="7E2DB282" w14:textId="77777777" w:rsidR="00DF40AB" w:rsidRPr="00C13337" w:rsidRDefault="00DF40AB" w:rsidP="00326265">
            <w:pPr>
              <w:pStyle w:val="Tabellentext"/>
              <w:rPr>
                <w:sz w:val="18"/>
              </w:rPr>
            </w:pPr>
          </w:p>
        </w:tc>
        <w:tc>
          <w:tcPr>
            <w:tcW w:w="262" w:type="pct"/>
            <w:shd w:val="clear" w:color="auto" w:fill="F2F2F2"/>
          </w:tcPr>
          <w:p w14:paraId="3A2631A5" w14:textId="77777777" w:rsidR="00DF40AB" w:rsidRPr="00C13337" w:rsidRDefault="00DF40AB" w:rsidP="00326265">
            <w:pPr>
              <w:pStyle w:val="Tabellentext"/>
              <w:rPr>
                <w:sz w:val="18"/>
              </w:rPr>
            </w:pPr>
          </w:p>
        </w:tc>
        <w:tc>
          <w:tcPr>
            <w:tcW w:w="1568" w:type="pct"/>
            <w:shd w:val="clear" w:color="auto" w:fill="F2F2F2"/>
          </w:tcPr>
          <w:p w14:paraId="664B49B3" w14:textId="77777777" w:rsidR="00DF40AB" w:rsidRPr="00C13337" w:rsidRDefault="00DF40AB" w:rsidP="00326265">
            <w:pPr>
              <w:pStyle w:val="Tabellentext"/>
              <w:rPr>
                <w:sz w:val="18"/>
              </w:rPr>
            </w:pPr>
          </w:p>
        </w:tc>
      </w:tr>
      <w:tr w:rsidR="00DF40AB" w:rsidRPr="00C13337" w14:paraId="7E0F1C67" w14:textId="77777777" w:rsidTr="00326265">
        <w:tc>
          <w:tcPr>
            <w:tcW w:w="2869" w:type="pct"/>
            <w:shd w:val="clear" w:color="auto" w:fill="F2F2F2"/>
          </w:tcPr>
          <w:p w14:paraId="3DF7CB95" w14:textId="77777777" w:rsidR="00DF40AB" w:rsidRPr="00C13337" w:rsidRDefault="00DF40AB" w:rsidP="00326265">
            <w:pPr>
              <w:pStyle w:val="Listennummer1"/>
              <w:rPr>
                <w:sz w:val="18"/>
                <w:szCs w:val="18"/>
              </w:rPr>
            </w:pPr>
            <w:r w:rsidRPr="00C13337">
              <w:rPr>
                <w:sz w:val="18"/>
                <w:szCs w:val="18"/>
              </w:rPr>
              <w:t>Beside rules on formal responsibilities, all PPs need to make a clear commitment to meet the requirements for making the project a success.</w:t>
            </w:r>
          </w:p>
        </w:tc>
        <w:tc>
          <w:tcPr>
            <w:tcW w:w="301" w:type="pct"/>
            <w:shd w:val="clear" w:color="auto" w:fill="F2F2F2"/>
          </w:tcPr>
          <w:p w14:paraId="6649E121" w14:textId="77777777" w:rsidR="00DF40AB" w:rsidRPr="00C13337" w:rsidRDefault="00DF40AB" w:rsidP="00326265">
            <w:pPr>
              <w:pStyle w:val="Tabellentext"/>
              <w:rPr>
                <w:sz w:val="18"/>
              </w:rPr>
            </w:pPr>
          </w:p>
        </w:tc>
        <w:tc>
          <w:tcPr>
            <w:tcW w:w="262" w:type="pct"/>
            <w:shd w:val="clear" w:color="auto" w:fill="F2F2F2"/>
          </w:tcPr>
          <w:p w14:paraId="3B4E8C33" w14:textId="77777777" w:rsidR="00DF40AB" w:rsidRPr="00C13337" w:rsidRDefault="00DF40AB" w:rsidP="00326265">
            <w:pPr>
              <w:pStyle w:val="Tabellentext"/>
              <w:rPr>
                <w:sz w:val="18"/>
              </w:rPr>
            </w:pPr>
          </w:p>
        </w:tc>
        <w:tc>
          <w:tcPr>
            <w:tcW w:w="1568" w:type="pct"/>
            <w:shd w:val="clear" w:color="auto" w:fill="F2F2F2"/>
          </w:tcPr>
          <w:p w14:paraId="4F6558DE" w14:textId="77777777" w:rsidR="00DF40AB" w:rsidRPr="00C13337" w:rsidRDefault="00DF40AB" w:rsidP="00326265">
            <w:pPr>
              <w:pStyle w:val="Tabellentext"/>
              <w:rPr>
                <w:sz w:val="18"/>
              </w:rPr>
            </w:pPr>
          </w:p>
        </w:tc>
      </w:tr>
      <w:tr w:rsidR="00DF40AB" w:rsidRPr="00C13337" w14:paraId="06A8889E" w14:textId="77777777" w:rsidTr="00326265">
        <w:tc>
          <w:tcPr>
            <w:tcW w:w="2869" w:type="pct"/>
            <w:shd w:val="clear" w:color="auto" w:fill="F2F2F2"/>
          </w:tcPr>
          <w:p w14:paraId="24C1A0DE" w14:textId="77777777" w:rsidR="00DF40AB" w:rsidRPr="00C13337" w:rsidRDefault="00DF40AB" w:rsidP="00326265">
            <w:pPr>
              <w:pStyle w:val="Listennummer1"/>
              <w:rPr>
                <w:sz w:val="18"/>
                <w:szCs w:val="18"/>
              </w:rPr>
            </w:pPr>
            <w:r w:rsidRPr="00C13337">
              <w:rPr>
                <w:sz w:val="18"/>
                <w:szCs w:val="18"/>
              </w:rPr>
              <w:t>A contract between project partners (project partnership agreement) is drawn up by the LP and signed by all PPs.</w:t>
            </w:r>
          </w:p>
        </w:tc>
        <w:tc>
          <w:tcPr>
            <w:tcW w:w="301" w:type="pct"/>
            <w:shd w:val="clear" w:color="auto" w:fill="F2F2F2"/>
          </w:tcPr>
          <w:p w14:paraId="33452B75" w14:textId="77777777" w:rsidR="00DF40AB" w:rsidRPr="00C13337" w:rsidRDefault="00DF40AB" w:rsidP="00326265">
            <w:pPr>
              <w:pStyle w:val="Tabellentext"/>
              <w:rPr>
                <w:sz w:val="18"/>
              </w:rPr>
            </w:pPr>
          </w:p>
        </w:tc>
        <w:tc>
          <w:tcPr>
            <w:tcW w:w="262" w:type="pct"/>
            <w:shd w:val="clear" w:color="auto" w:fill="F2F2F2"/>
          </w:tcPr>
          <w:p w14:paraId="7FA0F3ED" w14:textId="77777777" w:rsidR="00DF40AB" w:rsidRPr="00C13337" w:rsidRDefault="00DF40AB" w:rsidP="00326265">
            <w:pPr>
              <w:pStyle w:val="Tabellentext"/>
              <w:rPr>
                <w:sz w:val="18"/>
              </w:rPr>
            </w:pPr>
          </w:p>
        </w:tc>
        <w:tc>
          <w:tcPr>
            <w:tcW w:w="1568" w:type="pct"/>
            <w:shd w:val="clear" w:color="auto" w:fill="F2F2F2"/>
          </w:tcPr>
          <w:p w14:paraId="5CBAD5CA" w14:textId="77777777" w:rsidR="00DF40AB" w:rsidRPr="00C13337" w:rsidRDefault="00DF40AB" w:rsidP="00326265">
            <w:pPr>
              <w:pStyle w:val="Tabellentext"/>
              <w:rPr>
                <w:sz w:val="18"/>
              </w:rPr>
            </w:pPr>
          </w:p>
        </w:tc>
      </w:tr>
    </w:tbl>
    <w:p w14:paraId="0A8DCDE6" w14:textId="5C30E3E2" w:rsidR="00DF40AB" w:rsidRPr="00C13337" w:rsidRDefault="00DF40AB" w:rsidP="00DF40AB">
      <w:pPr>
        <w:pStyle w:val="Beschriftung-Quelle"/>
        <w:rPr>
          <w:lang w:eastAsia="en-GB" w:bidi="ar-SA"/>
        </w:rPr>
      </w:pPr>
      <w:r w:rsidRPr="00C13337">
        <w:rPr>
          <w:lang w:eastAsia="en-GB" w:bidi="ar-SA"/>
        </w:rPr>
        <w:t xml:space="preserve">Source: </w:t>
      </w:r>
      <w:r w:rsidRPr="00C13337">
        <w:rPr>
          <w:lang w:eastAsia="en-GB" w:bidi="ar-SA"/>
        </w:rPr>
        <w:fldChar w:fldCharType="begin"/>
      </w:r>
      <w:r>
        <w:rPr>
          <w:lang w:eastAsia="en-GB" w:bidi="ar-SA"/>
        </w:rPr>
        <w:instrText xml:space="preserve"> ADDIN EN.CITE &lt;EndNote&gt;&lt;Cite&gt;&lt;Author&gt;INTERact&lt;/Author&gt;&lt;Year&gt;n.d.&lt;/Year&gt;&lt;RecNum&gt;92&lt;/RecNum&gt;&lt;DisplayText&gt;[1]&lt;/DisplayText&gt;&lt;record&gt;&lt;rec-number&gt;92&lt;/rec-number&gt;&lt;foreign-keys&gt;&lt;key app="EN" db-id="rezep5se2wzzz3e2rvjpvfxks0xdf00ate2p" timestamp="1505997199"&gt;92&lt;/key&gt;&lt;/foreign-keys&gt;&lt;ref-type name="Bericht"&gt;27&lt;/ref-type&gt;&lt;contributors&gt;&lt;authors&gt;&lt;author&gt;INTERact,&lt;/author&gt;&lt;/authors&gt;&lt;/contributors&gt;&lt;titles&gt;&lt;title&gt;Project management handbook&lt;/title&gt;&lt;/titles&gt;&lt;dates&gt;&lt;year&gt;n.d.&lt;/year&gt;&lt;/dates&gt;&lt;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p>
    <w:p w14:paraId="6ED57B5D" w14:textId="68025B6C" w:rsidR="00402CE2" w:rsidRDefault="00DF40AB" w:rsidP="00DF40AB">
      <w:pPr>
        <w:pStyle w:val="berschriftfett"/>
      </w:pPr>
      <w:r>
        <w:t>Reference</w:t>
      </w:r>
    </w:p>
    <w:p w14:paraId="0296AF3F" w14:textId="77777777" w:rsidR="00DF40AB" w:rsidRPr="00DF40AB" w:rsidRDefault="00DF40AB" w:rsidP="00DF40AB">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end"/>
      </w:r>
      <w:r w:rsidRPr="00DF40AB">
        <w:t>[1]</w:t>
      </w:r>
      <w:r w:rsidRPr="00DF40AB">
        <w:tab/>
        <w:t>INTERact. Project management handbook. n.d.</w:t>
      </w:r>
    </w:p>
    <w:p w14:paraId="592FE9AD" w14:textId="77777777" w:rsidR="00402CE2" w:rsidRDefault="00402CE2" w:rsidP="00827F84">
      <w:pPr>
        <w:pStyle w:val="Standard0"/>
        <w:rPr>
          <w:rFonts w:cs="Arial"/>
          <w:sz w:val="18"/>
          <w:szCs w:val="18"/>
        </w:rPr>
      </w:pPr>
    </w:p>
    <w:p w14:paraId="3ECCDD40" w14:textId="13A4409A" w:rsidR="000B67E5" w:rsidRPr="000B67E5" w:rsidRDefault="00DF40AB" w:rsidP="005B19DC">
      <w:pPr>
        <w:rPr>
          <w:b/>
          <w:iCs/>
          <w:color w:val="000000"/>
          <w:sz w:val="16"/>
          <w:lang w:val="en-US"/>
        </w:rPr>
      </w:pPr>
      <w:r>
        <w:rPr>
          <w:b/>
          <w:iCs/>
          <w:color w:val="000000"/>
          <w:sz w:val="16"/>
          <w:lang w:val="en-US"/>
        </w:rPr>
        <w:t>L</w:t>
      </w:r>
      <w:r w:rsidR="000B67E5" w:rsidRPr="000B67E5">
        <w:rPr>
          <w:b/>
          <w:iCs/>
          <w:color w:val="000000"/>
          <w:sz w:val="16"/>
          <w:lang w:val="en-US"/>
        </w:rPr>
        <w:t>EGAL NOTICE</w:t>
      </w:r>
    </w:p>
    <w:p w14:paraId="5450AE06" w14:textId="77777777" w:rsidR="000B67E5" w:rsidRPr="000B67E5" w:rsidRDefault="000B67E5" w:rsidP="000B67E5">
      <w:pPr>
        <w:rPr>
          <w:b/>
          <w:color w:val="000000"/>
          <w:sz w:val="14"/>
        </w:rPr>
      </w:pPr>
      <w:r w:rsidRPr="000B67E5">
        <w:rPr>
          <w:iCs/>
          <w:color w:val="000000"/>
          <w:sz w:val="14"/>
          <w:lang w:val="en-US"/>
        </w:rPr>
        <w:t xml:space="preserve">This document was produced under the Health </w:t>
      </w:r>
      <w:proofErr w:type="spellStart"/>
      <w:r w:rsidRPr="000B67E5">
        <w:rPr>
          <w:iCs/>
          <w:color w:val="000000"/>
          <w:sz w:val="14"/>
          <w:lang w:val="en-US"/>
        </w:rPr>
        <w:t>Programme</w:t>
      </w:r>
      <w:proofErr w:type="spellEnd"/>
      <w:r w:rsidRPr="000B67E5">
        <w:rPr>
          <w:iCs/>
          <w:color w:val="000000"/>
          <w:sz w:val="14"/>
          <w:lang w:val="en-US"/>
        </w:rPr>
        <w:t xml:space="preserve"> (2014-2020) in the frame of a specific contract with the Consumers, Health, Agriculture and Food Executive Agency (</w:t>
      </w:r>
      <w:proofErr w:type="spellStart"/>
      <w:r w:rsidRPr="000B67E5">
        <w:rPr>
          <w:iCs/>
          <w:color w:val="000000"/>
          <w:sz w:val="14"/>
          <w:lang w:val="en-US"/>
        </w:rPr>
        <w:t>Chafea</w:t>
      </w:r>
      <w:proofErr w:type="spellEnd"/>
      <w:r w:rsidRPr="000B67E5">
        <w:rPr>
          <w:iCs/>
          <w:color w:val="000000"/>
          <w:sz w:val="14"/>
          <w:lang w:val="en-US"/>
        </w:rPr>
        <w:t xml:space="preserve">) acting under the mandate of the European Commission. The content of this document represents the views of the contractor and is its sole responsibility; it can in no way be taken to reflect the views of the European Commission and/or </w:t>
      </w:r>
      <w:proofErr w:type="spellStart"/>
      <w:r w:rsidRPr="000B67E5">
        <w:rPr>
          <w:iCs/>
          <w:color w:val="000000"/>
          <w:sz w:val="14"/>
          <w:lang w:val="en-US"/>
        </w:rPr>
        <w:t>Chafea</w:t>
      </w:r>
      <w:proofErr w:type="spellEnd"/>
      <w:r w:rsidRPr="000B67E5">
        <w:rPr>
          <w:iCs/>
          <w:color w:val="000000"/>
          <w:sz w:val="14"/>
          <w:lang w:val="en-US"/>
        </w:rPr>
        <w:t xml:space="preserve"> or any other body of the European Union. The European Commission and/or </w:t>
      </w:r>
      <w:proofErr w:type="spellStart"/>
      <w:r w:rsidRPr="000B67E5">
        <w:rPr>
          <w:iCs/>
          <w:color w:val="000000"/>
          <w:sz w:val="14"/>
          <w:lang w:val="en-US"/>
        </w:rPr>
        <w:t>Chafea</w:t>
      </w:r>
      <w:proofErr w:type="spellEnd"/>
      <w:r w:rsidRPr="000B67E5">
        <w:rPr>
          <w:iCs/>
          <w:color w:val="000000"/>
          <w:sz w:val="14"/>
          <w:lang w:val="en-US"/>
        </w:rPr>
        <w:t xml:space="preserve"> do not guarantee the accuracy of the data included in this document, nor do they accept responsibility for any use made by third parties thereof.</w:t>
      </w:r>
    </w:p>
    <w:p w14:paraId="041224E6" w14:textId="4E6EC99B" w:rsidR="000B67E5" w:rsidRPr="000B67E5" w:rsidRDefault="000B67E5" w:rsidP="000B67E5">
      <w:pPr>
        <w:pStyle w:val="FooterDate"/>
        <w:ind w:right="-1"/>
        <w:rPr>
          <w:rFonts w:cs="Arial"/>
          <w:sz w:val="18"/>
          <w:szCs w:val="18"/>
          <w:lang w:val="en-GB"/>
        </w:rPr>
      </w:pPr>
    </w:p>
    <w:p w14:paraId="471E4493" w14:textId="5AC010B6" w:rsidR="000B67E5" w:rsidRDefault="00DF40AB" w:rsidP="000B67E5">
      <w:pPr>
        <w:pStyle w:val="FooterDate"/>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7330D1FB">
            <wp:simplePos x="0" y="0"/>
            <wp:positionH relativeFrom="page">
              <wp:posOffset>4824095</wp:posOffset>
            </wp:positionH>
            <wp:positionV relativeFrom="paragraph">
              <wp:posOffset>574040</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B67E5">
        <w:rPr>
          <w:b/>
          <w:noProof/>
          <w:color w:val="000000"/>
          <w:sz w:val="24"/>
          <w:szCs w:val="24"/>
          <w:lang w:val="en-GB" w:eastAsia="en-GB"/>
        </w:rPr>
        <w:drawing>
          <wp:inline distT="0" distB="0" distL="0" distR="0" wp14:anchorId="5BD49E82" wp14:editId="1240BB17">
            <wp:extent cx="3552825" cy="57341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5517" cy="585142"/>
                    </a:xfrm>
                    <a:prstGeom prst="rect">
                      <a:avLst/>
                    </a:prstGeom>
                    <a:noFill/>
                    <a:ln>
                      <a:noFill/>
                    </a:ln>
                  </pic:spPr>
                </pic:pic>
              </a:graphicData>
            </a:graphic>
          </wp:inline>
        </w:drawing>
      </w:r>
    </w:p>
    <w:p w14:paraId="0A1F5A65" w14:textId="21873319" w:rsidR="000B67E5" w:rsidRDefault="000B67E5" w:rsidP="000B67E5">
      <w:pPr>
        <w:pStyle w:val="FooterDate"/>
        <w:ind w:right="-1"/>
        <w:rPr>
          <w:rFonts w:cs="Arial"/>
          <w:sz w:val="18"/>
          <w:szCs w:val="18"/>
          <w:lang w:val="de-DE"/>
        </w:rPr>
      </w:pPr>
    </w:p>
    <w:p w14:paraId="2B7D4A34" w14:textId="0541C0A7" w:rsidR="000B67E5" w:rsidRPr="005C6E6F" w:rsidRDefault="0038704E" w:rsidP="000B67E5">
      <w:pPr>
        <w:pStyle w:val="FooterDate"/>
        <w:ind w:right="-1"/>
        <w:rPr>
          <w:rFonts w:cs="Arial"/>
          <w:sz w:val="18"/>
          <w:szCs w:val="18"/>
          <w:lang w:val="de-DE"/>
        </w:rPr>
      </w:pPr>
      <w:r>
        <w:rPr>
          <w:noProof/>
          <w:lang w:val="en-GB" w:eastAsia="en-GB"/>
        </w:rPr>
        <w:drawing>
          <wp:anchor distT="0" distB="0" distL="114300" distR="114300" simplePos="0" relativeHeight="251662336" behindDoc="1" locked="0" layoutInCell="1" allowOverlap="1" wp14:anchorId="62B60AB1" wp14:editId="46E447D7">
            <wp:simplePos x="0" y="0"/>
            <wp:positionH relativeFrom="column">
              <wp:posOffset>3914775</wp:posOffset>
            </wp:positionH>
            <wp:positionV relativeFrom="paragraph">
              <wp:posOffset>220345</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B67E5" w:rsidRPr="005C6E6F">
        <w:rPr>
          <w:rFonts w:cs="Arial"/>
          <w:sz w:val="18"/>
          <w:szCs w:val="18"/>
          <w:lang w:val="de-DE"/>
        </w:rPr>
        <w:t>Written</w:t>
      </w:r>
      <w:proofErr w:type="spellEnd"/>
      <w:r w:rsidR="000B67E5" w:rsidRPr="005C6E6F">
        <w:rPr>
          <w:rFonts w:cs="Arial"/>
          <w:sz w:val="18"/>
          <w:szCs w:val="18"/>
          <w:lang w:val="de-DE"/>
        </w:rPr>
        <w:t xml:space="preserve"> </w:t>
      </w:r>
      <w:proofErr w:type="spellStart"/>
      <w:r w:rsidR="000B67E5" w:rsidRPr="005C6E6F">
        <w:rPr>
          <w:rFonts w:cs="Arial"/>
          <w:sz w:val="18"/>
          <w:szCs w:val="18"/>
          <w:lang w:val="de-DE"/>
        </w:rPr>
        <w:t>by</w:t>
      </w:r>
      <w:proofErr w:type="spellEnd"/>
      <w:r w:rsidR="000B67E5" w:rsidRPr="005C6E6F">
        <w:rPr>
          <w:rFonts w:cs="Arial"/>
          <w:sz w:val="18"/>
          <w:szCs w:val="18"/>
          <w:lang w:val="de-DE"/>
        </w:rPr>
        <w:t xml:space="preserve"> Gesundheit Österreich</w:t>
      </w:r>
      <w:r w:rsidR="000B67E5" w:rsidRPr="005C6E6F">
        <w:rPr>
          <w:rFonts w:cs="Arial"/>
          <w:sz w:val="18"/>
          <w:szCs w:val="18"/>
          <w:lang w:val="de-DE"/>
        </w:rPr>
        <w:br/>
      </w:r>
      <w:proofErr w:type="spellStart"/>
      <w:r w:rsidR="000B67E5" w:rsidRPr="005C6E6F">
        <w:rPr>
          <w:rFonts w:cs="Arial"/>
          <w:sz w:val="18"/>
          <w:szCs w:val="18"/>
          <w:lang w:val="de-DE"/>
        </w:rPr>
        <w:t>Forschungs</w:t>
      </w:r>
      <w:proofErr w:type="spellEnd"/>
      <w:r w:rsidR="000B67E5" w:rsidRPr="005C6E6F">
        <w:rPr>
          <w:rFonts w:cs="Arial"/>
          <w:sz w:val="18"/>
          <w:szCs w:val="18"/>
          <w:lang w:val="de-DE"/>
        </w:rPr>
        <w:t xml:space="preserve"> und </w:t>
      </w:r>
      <w:proofErr w:type="spellStart"/>
      <w:r w:rsidR="000B67E5" w:rsidRPr="005C6E6F">
        <w:rPr>
          <w:rFonts w:cs="Arial"/>
          <w:sz w:val="18"/>
          <w:szCs w:val="18"/>
          <w:lang w:val="de-DE"/>
        </w:rPr>
        <w:t>Planungs</w:t>
      </w:r>
      <w:proofErr w:type="spellEnd"/>
      <w:r w:rsidR="000B67E5" w:rsidRPr="005C6E6F">
        <w:rPr>
          <w:rFonts w:cs="Arial"/>
          <w:sz w:val="18"/>
          <w:szCs w:val="18"/>
          <w:lang w:val="de-DE"/>
        </w:rPr>
        <w:t xml:space="preserve"> GmbH</w:t>
      </w:r>
    </w:p>
    <w:p w14:paraId="47EE1008" w14:textId="4B6F3B46" w:rsidR="009C2B8D" w:rsidRDefault="003D7D19" w:rsidP="000B67E5">
      <w:pPr>
        <w:pStyle w:val="FooterDate"/>
        <w:ind w:right="-1"/>
        <w:rPr>
          <w:rFonts w:cs="Arial"/>
          <w:sz w:val="18"/>
          <w:szCs w:val="18"/>
        </w:rPr>
      </w:pPr>
      <w:r>
        <w:rPr>
          <w:noProof/>
          <w:lang w:val="en-GB" w:eastAsia="en-GB"/>
        </w:rPr>
        <w:drawing>
          <wp:anchor distT="0" distB="0" distL="114300" distR="114300" simplePos="0" relativeHeight="251660288" behindDoc="1" locked="0" layoutInCell="1" allowOverlap="1" wp14:anchorId="43C0024D" wp14:editId="7D0F8E2F">
            <wp:simplePos x="0" y="0"/>
            <wp:positionH relativeFrom="column">
              <wp:posOffset>7152640</wp:posOffset>
            </wp:positionH>
            <wp:positionV relativeFrom="paragraph">
              <wp:posOffset>81915</wp:posOffset>
            </wp:positionV>
            <wp:extent cx="1233170" cy="280670"/>
            <wp:effectExtent l="0" t="0" r="0" b="0"/>
            <wp:wrapNone/>
            <wp:docPr id="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0B67E5">
        <w:rPr>
          <w:rFonts w:cs="Arial"/>
          <w:sz w:val="18"/>
          <w:szCs w:val="18"/>
        </w:rPr>
        <w:t>March 2018</w:t>
      </w:r>
    </w:p>
    <w:p w14:paraId="30E8F283" w14:textId="2BE991EF" w:rsidR="009C2B8D" w:rsidRDefault="009C2B8D" w:rsidP="000B67E5">
      <w:pPr>
        <w:pStyle w:val="FooterDate"/>
        <w:ind w:right="-1"/>
        <w:rPr>
          <w:rFonts w:cs="Arial"/>
          <w:sz w:val="18"/>
          <w:szCs w:val="18"/>
        </w:rPr>
      </w:pPr>
    </w:p>
    <w:p w14:paraId="62F02307" w14:textId="25CAA162" w:rsidR="004F4BA4" w:rsidRDefault="004F4BA4" w:rsidP="000B67E5">
      <w:pPr>
        <w:pStyle w:val="FooterDate"/>
        <w:ind w:right="-1"/>
        <w:rPr>
          <w:rFonts w:cs="Arial"/>
          <w:sz w:val="18"/>
          <w:szCs w:val="18"/>
        </w:rPr>
      </w:pPr>
    </w:p>
    <w:sectPr w:rsidR="004F4BA4" w:rsidSect="00DF40AB">
      <w:headerReference w:type="default" r:id="rId14"/>
      <w:footerReference w:type="default" r:id="rId15"/>
      <w:pgSz w:w="11907" w:h="16840" w:code="9"/>
      <w:pgMar w:top="1418" w:right="1418" w:bottom="993" w:left="1418"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91932"/>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4E1E47" w:rsidRPr="004E1E47">
          <w:rPr>
            <w:noProof/>
            <w:lang w:val="de-DE"/>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6BC1BCB4" w:rsidR="00CC634B" w:rsidRPr="00843D56" w:rsidRDefault="00CC634B" w:rsidP="00843D56">
    <w:pPr>
      <w:pBdr>
        <w:bottom w:val="single" w:sz="4" w:space="1" w:color="auto"/>
      </w:pBdr>
      <w:tabs>
        <w:tab w:val="right" w:pos="14429"/>
      </w:tabs>
      <w:jc w:val="left"/>
      <w:rPr>
        <w:color w:val="auto"/>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E5E2D"/>
    <w:rsid w:val="0020460D"/>
    <w:rsid w:val="0038704E"/>
    <w:rsid w:val="003D7D19"/>
    <w:rsid w:val="00402CE2"/>
    <w:rsid w:val="00472BFF"/>
    <w:rsid w:val="004E1E47"/>
    <w:rsid w:val="004F4BA4"/>
    <w:rsid w:val="005B19DC"/>
    <w:rsid w:val="005C4259"/>
    <w:rsid w:val="00637D52"/>
    <w:rsid w:val="006F202F"/>
    <w:rsid w:val="006F2DD8"/>
    <w:rsid w:val="00712F35"/>
    <w:rsid w:val="00753FA9"/>
    <w:rsid w:val="00790738"/>
    <w:rsid w:val="00827F84"/>
    <w:rsid w:val="00843D56"/>
    <w:rsid w:val="008D7FFC"/>
    <w:rsid w:val="00970E22"/>
    <w:rsid w:val="009C2B8D"/>
    <w:rsid w:val="009F1300"/>
    <w:rsid w:val="00BC0A62"/>
    <w:rsid w:val="00CC634B"/>
    <w:rsid w:val="00D1780E"/>
    <w:rsid w:val="00DF28FC"/>
    <w:rsid w:val="00DF40AB"/>
    <w:rsid w:val="00EC6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9C2B8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rregeurope.e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ec.europa.eu/regional_policy/en/funding/erdf/" TargetMode="External"/><Relationship Id="rId4" Type="http://schemas.openxmlformats.org/officeDocument/2006/relationships/settings" Target="settings.xml"/><Relationship Id="rId9" Type="http://schemas.openxmlformats.org/officeDocument/2006/relationships/hyperlink" Target="http://ec.europa.eu/esf/home.jsp?langId=e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91080-0733-40ED-A106-A0048F612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3</Words>
  <Characters>2642</Characters>
  <Application>Microsoft Office Word</Application>
  <DocSecurity>0</DocSecurity>
  <Lines>22</Lines>
  <Paragraphs>6</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3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4</cp:revision>
  <dcterms:created xsi:type="dcterms:W3CDTF">2018-03-16T12:05:00Z</dcterms:created>
  <dcterms:modified xsi:type="dcterms:W3CDTF">2018-03-21T12:36:00Z</dcterms:modified>
</cp:coreProperties>
</file>